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1BB587AD"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FBP1, ALDOC, ENO1, IDH1, ME1 and</w:t>
        </w:r>
        <w:r w:rsidR="00C3729C">
          <w:rPr>
            <w:i/>
          </w:rPr>
          <w:t xml:space="preserve"> DLAT)</w:t>
        </w:r>
      </w:ins>
      <w:ins w:id="4" w:author="Innocence Harvey" w:date="2015-04-15T00:00:00Z">
        <w:r w:rsidR="00C3729C">
          <w:t>,</w:t>
        </w:r>
      </w:ins>
      <w:ins w:id="5" w:author="Innocence Harvey" w:date="2015-04-15T00:07:00Z">
        <w:r w:rsidR="00C3729C">
          <w:t xml:space="preserve"> </w:t>
        </w:r>
      </w:ins>
      <w:proofErr w:type="spellStart"/>
      <w:ins w:id="6" w:author="Innocence Harvey" w:date="2015-04-15T00:23:00Z">
        <w:r w:rsidR="006229FE">
          <w:t>proteolytic</w:t>
        </w:r>
        <w:proofErr w:type="spellEnd"/>
        <w:r w:rsidR="006229FE">
          <w:t xml:space="preserve"> (PSMD1/12/14)</w:t>
        </w:r>
      </w:ins>
      <w:ins w:id="7" w:author="Innocence Harvey" w:date="2015-04-15T00:24:00Z">
        <w:r w:rsidR="006229FE">
          <w:t xml:space="preserve"> </w:t>
        </w:r>
      </w:ins>
      <w:ins w:id="8"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C3729C" w:rsidRPr="00BD0693">
          <w:rPr>
            <w:i/>
          </w:rPr>
          <w:t>FASN, AACSL4/5,</w:t>
        </w:r>
        <w:r w:rsidR="00C3729C">
          <w:rPr>
            <w:i/>
          </w:rPr>
          <w:t xml:space="preserve"> </w:t>
        </w:r>
        <w:r w:rsidR="00C3729C" w:rsidRPr="00BD0693">
          <w:rPr>
            <w:i/>
          </w:rPr>
          <w:t>ACSL</w:t>
        </w:r>
        <w:r w:rsidR="00C3729C">
          <w:rPr>
            <w:i/>
          </w:rPr>
          <w:t>1/3/4</w:t>
        </w:r>
      </w:ins>
      <w:ins w:id="9" w:author="Innocence Harvey" w:date="2015-04-15T00:08:00Z">
        <w:r w:rsidR="0008047F">
          <w:rPr>
            <w:i/>
          </w:rPr>
          <w:t>,</w:t>
        </w:r>
        <w:r w:rsidR="00025FF1">
          <w:rPr>
            <w:i/>
          </w:rPr>
          <w:t xml:space="preserve"> ELOVL</w:t>
        </w:r>
      </w:ins>
      <w:ins w:id="10" w:author="Innocence Harvey" w:date="2015-04-15T00:21:00Z">
        <w:r w:rsidR="0008047F">
          <w:rPr>
            <w:i/>
          </w:rPr>
          <w:t>1/</w:t>
        </w:r>
      </w:ins>
      <w:ins w:id="11" w:author="Innocence Harvey" w:date="2015-04-15T00:08:00Z">
        <w:r w:rsidR="00025FF1">
          <w:rPr>
            <w:i/>
          </w:rPr>
          <w:t>5/6</w:t>
        </w:r>
      </w:ins>
      <w:ins w:id="12"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r w:rsidR="0008047F">
          <w:t xml:space="preserve">, </w:t>
        </w:r>
        <w:r w:rsidR="0008047F" w:rsidRPr="00B8003A">
          <w:rPr>
            <w:i/>
          </w:rPr>
          <w:t>DGAT1</w:t>
        </w:r>
        <w:r w:rsidR="0008047F">
          <w:t xml:space="preserve">, </w:t>
        </w:r>
        <w:r w:rsidR="0008047F" w:rsidRPr="00B8003A">
          <w:rPr>
            <w:i/>
          </w:rPr>
          <w:t>AGPAT2/</w:t>
        </w:r>
        <w:proofErr w:type="gramStart"/>
        <w:r w:rsidR="0008047F" w:rsidRPr="00B8003A">
          <w:rPr>
            <w:i/>
          </w:rPr>
          <w:t>3 ,GPD1</w:t>
        </w:r>
        <w:proofErr w:type="gramEnd"/>
        <w:r w:rsidR="0008047F" w:rsidRPr="00B8003A">
          <w:rPr>
            <w:i/>
          </w:rPr>
          <w:t xml:space="preserve">, </w:t>
        </w:r>
        <w:r w:rsidR="0008047F">
          <w:t xml:space="preserve">and </w:t>
        </w:r>
        <w:r w:rsidR="0008047F" w:rsidRPr="00B8003A">
          <w:rPr>
            <w:i/>
          </w:rPr>
          <w:t>LPIN1</w:t>
        </w:r>
      </w:ins>
      <w:ins w:id="13" w:author="Innocence Harvey" w:date="2015-04-15T00:07:00Z">
        <w:r w:rsidR="00C3729C">
          <w:t>)</w:t>
        </w:r>
      </w:ins>
      <w:ins w:id="14" w:author="Innocence Harvey" w:date="2015-04-15T00:00:00Z">
        <w:r w:rsidR="00C3729C">
          <w:t xml:space="preserve"> </w:t>
        </w:r>
      </w:ins>
      <w:ins w:id="15" w:author="Innocence Harvey" w:date="2015-04-14T23:58:00Z">
        <w:r w:rsidR="00C3729C">
          <w:t>transcript</w:t>
        </w:r>
        <w:r w:rsidR="006229FE">
          <w:t>s</w:t>
        </w:r>
      </w:ins>
      <w:ins w:id="16" w:author="Innocence Harvey" w:date="2015-04-15T00:08:00Z">
        <w:r w:rsidR="00025FF1">
          <w:t xml:space="preserve"> in human adipose tissue, with similar transcript expression changes seen in mouse </w:t>
        </w:r>
      </w:ins>
      <w:ins w:id="17" w:author="Innocence Harvey" w:date="2015-04-15T00:10:00Z">
        <w:r w:rsidR="00025FF1">
          <w:t>adipose and muscle tissue</w:t>
        </w:r>
      </w:ins>
      <w:ins w:id="18" w:author="Innocence Harvey" w:date="2015-04-15T00:26:00Z">
        <w:r w:rsidR="004B0F86">
          <w:t xml:space="preserve"> when treated with dexamethasone</w:t>
        </w:r>
      </w:ins>
      <w:bookmarkStart w:id="19" w:name="_GoBack"/>
      <w:bookmarkEnd w:id="19"/>
      <w:ins w:id="20" w:author="Innocence Harvey" w:date="2015-04-15T00:01:00Z">
        <w:r w:rsidR="00C3729C">
          <w:t>.</w:t>
        </w:r>
      </w:ins>
      <w:ins w:id="21"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w:t>
      </w:r>
      <w:r w:rsidR="00711A42">
        <w:lastRenderedPageBreak/>
        <w:t xml:space="preserve">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t>
      </w:r>
      <w:r w:rsidR="006D1B50">
        <w:lastRenderedPageBreak/>
        <w:t xml:space="preserve">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A20B5E" w:rsidRDefault="00A20B5E">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A20B5E" w:rsidRDefault="00A20B5E" w:rsidP="002025A3">
      <w:r>
        <w:separator/>
      </w:r>
    </w:p>
  </w:endnote>
  <w:endnote w:type="continuationSeparator" w:id="0">
    <w:p w14:paraId="4862A113" w14:textId="77777777" w:rsidR="00A20B5E" w:rsidRDefault="00A20B5E" w:rsidP="002025A3">
      <w:r>
        <w:continuationSeparator/>
      </w:r>
    </w:p>
  </w:endnote>
  <w:endnote w:type="continuationNotice" w:id="1">
    <w:p w14:paraId="0803EFCE" w14:textId="77777777" w:rsidR="00A20B5E" w:rsidRDefault="00A20B5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A20B5E" w:rsidRDefault="00A20B5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A20B5E" w:rsidRDefault="00A20B5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A20B5E" w:rsidRDefault="00A20B5E"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0F86">
      <w:rPr>
        <w:rStyle w:val="PageNumber"/>
        <w:noProof/>
      </w:rPr>
      <w:t>22</w:t>
    </w:r>
    <w:r>
      <w:rPr>
        <w:rStyle w:val="PageNumber"/>
      </w:rPr>
      <w:fldChar w:fldCharType="end"/>
    </w:r>
  </w:p>
  <w:p w14:paraId="498801B7" w14:textId="77777777" w:rsidR="00A20B5E" w:rsidRDefault="00A20B5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A20B5E" w:rsidRDefault="00A20B5E" w:rsidP="002025A3">
      <w:r>
        <w:separator/>
      </w:r>
    </w:p>
  </w:footnote>
  <w:footnote w:type="continuationSeparator" w:id="0">
    <w:p w14:paraId="26E7F533" w14:textId="77777777" w:rsidR="00A20B5E" w:rsidRDefault="00A20B5E" w:rsidP="002025A3">
      <w:r>
        <w:continuationSeparator/>
      </w:r>
    </w:p>
  </w:footnote>
  <w:footnote w:type="continuationNotice" w:id="1">
    <w:p w14:paraId="12BCD0C6" w14:textId="77777777" w:rsidR="00A20B5E" w:rsidRDefault="00A20B5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A20B5E" w:rsidRDefault="00A20B5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64AB6"/>
    <w:rsid w:val="0008047F"/>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275B"/>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14DAE"/>
    <w:rsid w:val="00A20B5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EF6713-0D0F-D44C-BA2C-352BCBB38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0</Pages>
  <Words>26421</Words>
  <Characters>150604</Characters>
  <Application>Microsoft Macintosh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6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5</cp:revision>
  <cp:lastPrinted>2015-02-27T17:07:00Z</cp:lastPrinted>
  <dcterms:created xsi:type="dcterms:W3CDTF">2015-02-28T22:47:00Z</dcterms:created>
  <dcterms:modified xsi:type="dcterms:W3CDTF">2015-04-1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